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B50122">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B50122">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581162FD" w:rsidR="00630F19" w:rsidRPr="00183FA4" w:rsidRDefault="00630F19" w:rsidP="00633D6E">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633D6E">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3" w:tooltip="Wikipedia, 2015 #10" w:history="1">
        <w:r w:rsidR="00633D6E"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33BF9DF2" w:rsidR="00630F19" w:rsidRPr="00183FA4" w:rsidRDefault="00630F19" w:rsidP="00633D6E">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633D6E" w:rsidRPr="00183FA4">
          <w:rPr>
            <w:noProof/>
            <w:sz w:val="22"/>
            <w:szCs w:val="28"/>
          </w:rPr>
          <w:t>Czarnecki and Helsen, 2006</w:t>
        </w:r>
      </w:hyperlink>
      <w:r w:rsidR="001032FF" w:rsidRPr="00183FA4">
        <w:rPr>
          <w:noProof/>
          <w:sz w:val="22"/>
          <w:szCs w:val="28"/>
        </w:rPr>
        <w:t xml:space="preserve">; </w:t>
      </w:r>
      <w:hyperlink w:anchor="_ENREF_24" w:tooltip="Mens, 2006 #15" w:history="1">
        <w:r w:rsidR="00633D6E" w:rsidRPr="00183FA4">
          <w:rPr>
            <w:noProof/>
            <w:sz w:val="22"/>
            <w:szCs w:val="28"/>
          </w:rPr>
          <w:t>Mens and Van Gorp, 2006</w:t>
        </w:r>
      </w:hyperlink>
      <w:r w:rsidR="001032FF" w:rsidRPr="00183FA4">
        <w:rPr>
          <w:noProof/>
          <w:sz w:val="22"/>
          <w:szCs w:val="28"/>
        </w:rPr>
        <w:t xml:space="preserve">; </w:t>
      </w:r>
      <w:hyperlink w:anchor="_ENREF_27" w:tooltip="Stevens, 2008 #8" w:history="1">
        <w:r w:rsidR="00633D6E"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0F23EE8B" w:rsidR="00630F19" w:rsidRPr="00183FA4" w:rsidRDefault="00630F19" w:rsidP="00633D6E">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633D6E"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5C9D3FF0" w:rsidR="00810C51" w:rsidRPr="00183FA4" w:rsidRDefault="00810C51" w:rsidP="00633D6E">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4" w:tooltip="Wirth, 1971 #12" w:history="1">
        <w:r w:rsidR="00633D6E"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633D6E"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06E5FCF5" w:rsidR="00EB4601" w:rsidRPr="00183FA4" w:rsidRDefault="00EB4601" w:rsidP="00633D6E">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633D6E">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633D6E">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633D6E">
          <w:rPr>
            <w:noProof/>
            <w:sz w:val="22"/>
            <w:szCs w:val="28"/>
            <w:lang w:eastAsia="en-US"/>
          </w:rPr>
          <w:t>Huber, 2008</w:t>
        </w:r>
      </w:hyperlink>
      <w:r w:rsidR="00483D8B">
        <w:rPr>
          <w:noProof/>
          <w:sz w:val="22"/>
          <w:szCs w:val="28"/>
          <w:lang w:eastAsia="en-US"/>
        </w:rPr>
        <w:t xml:space="preserve">; </w:t>
      </w:r>
      <w:hyperlink w:anchor="_ENREF_23" w:tooltip="Lúcio, 2014 #24" w:history="1">
        <w:r w:rsidR="00633D6E">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174C6A6E" w:rsidR="002C30F3" w:rsidRPr="00183FA4" w:rsidRDefault="006F4045" w:rsidP="00633D6E">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633D6E"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633D6E"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17137C2B" w:rsidR="000B5C17" w:rsidRPr="00183FA4" w:rsidRDefault="00550277" w:rsidP="00633D6E">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633D6E"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57909A54" w:rsidR="007B4BFB" w:rsidRPr="00183FA4" w:rsidRDefault="007B4BFB" w:rsidP="00633D6E">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633D6E"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633D6E"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33E7A018" w:rsidR="00BE5555" w:rsidRPr="00183FA4" w:rsidRDefault="00BE5555" w:rsidP="00633D6E">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633D6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630617DD" w:rsidR="00D01B39" w:rsidRPr="00183FA4" w:rsidRDefault="00BE5984" w:rsidP="00633D6E">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633D6E">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E8542E1" w:rsidR="00D01B39" w:rsidRPr="00183FA4" w:rsidRDefault="00D01B39" w:rsidP="00633D6E">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633D6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0963F352" w:rsidR="003B6EEE" w:rsidRPr="00183FA4" w:rsidRDefault="003B6EEE" w:rsidP="00633D6E">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633D6E">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w:t>
      </w:r>
      <w:proofErr w:type="spellStart"/>
      <w:r w:rsidRPr="00183FA4">
        <w:rPr>
          <w:rFonts w:cs="Arial"/>
          <w:color w:val="000000"/>
          <w:szCs w:val="20"/>
        </w:rPr>
        <w:t>MOFScript</w:t>
      </w:r>
      <w:proofErr w:type="spellEnd"/>
      <w:r w:rsidRPr="00183FA4">
        <w:rPr>
          <w:rFonts w:cs="Arial"/>
          <w:color w:val="000000"/>
          <w:szCs w:val="20"/>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183FA4">
        <w:rPr>
          <w:rFonts w:cs="Arial"/>
          <w:color w:val="000000"/>
          <w:szCs w:val="20"/>
        </w:rPr>
        <w:t>MOFScript</w:t>
      </w:r>
      <w:proofErr w:type="spellEnd"/>
      <w:r w:rsidRPr="00183FA4">
        <w:rPr>
          <w:rFonts w:cs="Arial"/>
          <w:color w:val="000000"/>
          <w:szCs w:val="20"/>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183FA4">
        <w:rPr>
          <w:rFonts w:cs="Arial"/>
          <w:color w:val="000000"/>
          <w:szCs w:val="20"/>
        </w:rPr>
        <w:t>MOFScript</w:t>
      </w:r>
      <w:proofErr w:type="spellEnd"/>
      <w:r w:rsidRPr="00183FA4">
        <w:rPr>
          <w:rFonts w:cs="Arial"/>
          <w:color w:val="000000"/>
          <w:szCs w:val="20"/>
        </w:rPr>
        <w:t xml:space="preserve">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183FA4">
        <w:rPr>
          <w:rFonts w:cs="Arial"/>
          <w:color w:val="000000"/>
          <w:szCs w:val="20"/>
        </w:rPr>
        <w:t>MOFScript</w:t>
      </w:r>
      <w:proofErr w:type="spellEnd"/>
      <w:r w:rsidRPr="00183FA4">
        <w:rPr>
          <w:rFonts w:cs="Arial"/>
          <w:color w:val="000000"/>
          <w:szCs w:val="20"/>
        </w:rPr>
        <w:t xml:space="preserve"> model), an Eclipse Modeling Framework (EMF) model populated by the parser. This </w:t>
      </w:r>
      <w:r w:rsidRPr="00183FA4">
        <w:rPr>
          <w:rFonts w:cs="Arial"/>
          <w:color w:val="000000"/>
          <w:szCs w:val="20"/>
        </w:rPr>
        <w:lastRenderedPageBreak/>
        <w:t xml:space="preserve">model is the basis for semantic checking and execution. The </w:t>
      </w:r>
      <w:proofErr w:type="spellStart"/>
      <w:r w:rsidRPr="00183FA4">
        <w:rPr>
          <w:rFonts w:cs="Arial"/>
          <w:color w:val="000000"/>
          <w:szCs w:val="20"/>
        </w:rPr>
        <w:t>MOFScript</w:t>
      </w:r>
      <w:proofErr w:type="spellEnd"/>
      <w:r w:rsidRPr="00183FA4">
        <w:rPr>
          <w:rFonts w:cs="Arial"/>
          <w:color w:val="000000"/>
          <w:szCs w:val="20"/>
        </w:rPr>
        <w:t xml:space="preserve">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089A3960" w:rsidR="00775179" w:rsidRPr="00775179" w:rsidRDefault="00775179" w:rsidP="00633D6E">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633D6E">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w:t>
      </w:r>
      <w:proofErr w:type="spellStart"/>
      <w:r w:rsidRPr="00183FA4">
        <w:rPr>
          <w:rFonts w:cs="Arial"/>
          <w:color w:val="000000"/>
          <w:szCs w:val="20"/>
        </w:rPr>
        <w:t>MOFScript</w:t>
      </w:r>
      <w:proofErr w:type="spellEnd"/>
      <w:r w:rsidRPr="00183FA4">
        <w:rPr>
          <w:rFonts w:cs="Arial"/>
          <w:color w:val="000000"/>
          <w:szCs w:val="20"/>
        </w:rPr>
        <w:t xml:space="preserve">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w:t>
      </w:r>
      <w:proofErr w:type="spellStart"/>
      <w:r w:rsidRPr="00183FA4">
        <w:rPr>
          <w:rFonts w:cs="Arial"/>
          <w:color w:val="000000"/>
          <w:szCs w:val="20"/>
        </w:rPr>
        <w:t>MOFScript</w:t>
      </w:r>
      <w:proofErr w:type="spellEnd"/>
      <w:r w:rsidRPr="00183FA4">
        <w:rPr>
          <w:rFonts w:cs="Arial"/>
          <w:color w:val="000000"/>
          <w:szCs w:val="20"/>
        </w:rPr>
        <w:t xml:space="preserve"> transformations, and populating a </w:t>
      </w:r>
      <w:proofErr w:type="spellStart"/>
      <w:r w:rsidRPr="00183FA4">
        <w:rPr>
          <w:rFonts w:cs="Arial"/>
          <w:color w:val="000000"/>
          <w:szCs w:val="20"/>
        </w:rPr>
        <w:t>MOFScript</w:t>
      </w:r>
      <w:proofErr w:type="spellEnd"/>
      <w:r w:rsidRPr="00183FA4">
        <w:rPr>
          <w:rFonts w:cs="Arial"/>
          <w:color w:val="000000"/>
          <w:szCs w:val="20"/>
        </w:rPr>
        <w:t xml:space="preserve"> model using the Model Manager. The parser is based on </w:t>
      </w:r>
      <w:proofErr w:type="spellStart"/>
      <w:r w:rsidRPr="00183FA4">
        <w:rPr>
          <w:rFonts w:cs="Arial"/>
          <w:color w:val="000000"/>
          <w:szCs w:val="20"/>
        </w:rPr>
        <w:t>antlr</w:t>
      </w:r>
      <w:proofErr w:type="spellEnd"/>
      <w:r w:rsidRPr="00183FA4">
        <w:rPr>
          <w:rFonts w:cs="Arial"/>
          <w:color w:val="000000"/>
          <w:szCs w:val="20"/>
        </w:rPr>
        <w:t>.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0CEF3DCF" w:rsidR="002147D2" w:rsidRPr="00183FA4" w:rsidRDefault="003F081D" w:rsidP="00633D6E">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633D6E"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0E48D2BA" w14:textId="2481B945" w:rsidR="009A501C" w:rsidRPr="00183FA4" w:rsidRDefault="009A501C" w:rsidP="00633D6E">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633D6E">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633D6E">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 xml:space="preserve">Environment (GME). However, once a transformation has been developed, a </w:t>
      </w:r>
      <w:proofErr w:type="spellStart"/>
      <w:r w:rsidR="002B7A07" w:rsidRPr="002B7A07">
        <w:rPr>
          <w:sz w:val="22"/>
          <w:szCs w:val="28"/>
          <w:lang w:bidi="fa-IR"/>
        </w:rPr>
        <w:t>standaloneexecutable</w:t>
      </w:r>
      <w:proofErr w:type="spellEnd"/>
      <w:r w:rsidR="002B7A07" w:rsidRPr="002B7A07">
        <w:rPr>
          <w:sz w:val="22"/>
          <w:szCs w:val="28"/>
          <w:lang w:bidi="fa-IR"/>
        </w:rPr>
        <w:t xml:space="preserve"> can be executed outside of GME. The typical </w:t>
      </w:r>
      <w:proofErr w:type="spellStart"/>
      <w:r w:rsidR="002B7A07" w:rsidRPr="002B7A07">
        <w:rPr>
          <w:sz w:val="22"/>
          <w:szCs w:val="28"/>
          <w:lang w:bidi="fa-IR"/>
        </w:rPr>
        <w:t>modeling</w:t>
      </w:r>
      <w:proofErr w:type="spellEnd"/>
      <w:r w:rsidR="002B7A07" w:rsidRPr="002B7A07">
        <w:rPr>
          <w:sz w:val="22"/>
          <w:szCs w:val="28"/>
          <w:lang w:bidi="fa-IR"/>
        </w:rPr>
        <w:t xml:space="preserve"> and transformation </w:t>
      </w:r>
      <w:proofErr w:type="spellStart"/>
      <w:r w:rsidR="002B7A07" w:rsidRPr="002B7A07">
        <w:rPr>
          <w:sz w:val="22"/>
          <w:szCs w:val="28"/>
          <w:lang w:bidi="fa-IR"/>
        </w:rPr>
        <w:t>processproceeds</w:t>
      </w:r>
      <w:proofErr w:type="spellEnd"/>
      <w:r w:rsidR="002B7A07" w:rsidRPr="002B7A07">
        <w:rPr>
          <w:sz w:val="22"/>
          <w:szCs w:val="28"/>
          <w:lang w:bidi="fa-IR"/>
        </w:rPr>
        <w:t xml:space="preserve"> as follows.</w:t>
      </w:r>
    </w:p>
    <w:p w14:paraId="6A8EAEEB" w14:textId="41E73AEA" w:rsidR="009A501C" w:rsidRPr="00222C1C" w:rsidRDefault="006F4045"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Henshin</w:t>
      </w:r>
      <w:proofErr w:type="spellEnd"/>
      <w:r w:rsidRPr="00183FA4">
        <w:rPr>
          <w:sz w:val="22"/>
          <w:szCs w:val="28"/>
          <w:lang w:bidi="fa-IR"/>
        </w:rPr>
        <w:t xml:space="preserve"> </w:t>
      </w:r>
      <w:r w:rsidR="00327539">
        <w:rPr>
          <w:sz w:val="22"/>
          <w:szCs w:val="28"/>
          <w:lang w:bidi="fa-IR"/>
        </w:rPr>
        <w:fldChar w:fldCharType="begin"/>
      </w:r>
      <w:r w:rsidR="008560ED">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2" w:tooltip="Arendt, 2010 #5" w:history="1">
        <w:r w:rsidR="00633D6E">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10084A43" w14:textId="1D4CEFF5" w:rsidR="007D3DD5" w:rsidRPr="000D11A4" w:rsidRDefault="00222C1C" w:rsidP="00633D6E">
      <w:pPr>
        <w:pStyle w:val="ITEABodyText"/>
        <w:numPr>
          <w:ilvl w:val="0"/>
          <w:numId w:val="120"/>
        </w:numPr>
        <w:spacing w:line="360" w:lineRule="auto"/>
        <w:ind w:right="340"/>
        <w:rPr>
          <w:sz w:val="22"/>
          <w:szCs w:val="28"/>
          <w:lang w:bidi="fa-IR"/>
        </w:rPr>
      </w:pPr>
      <w:r w:rsidRPr="00222C1C">
        <w:rPr>
          <w:sz w:val="22"/>
          <w:szCs w:val="28"/>
          <w:lang w:bidi="fa-IR"/>
        </w:rPr>
        <w:lastRenderedPageBreak/>
        <w:t>MOLA (</w:t>
      </w:r>
      <w:proofErr w:type="spellStart"/>
      <w:r w:rsidRPr="00222C1C">
        <w:rPr>
          <w:sz w:val="22"/>
          <w:szCs w:val="28"/>
          <w:lang w:bidi="fa-IR"/>
        </w:rPr>
        <w:t>MOdel</w:t>
      </w:r>
      <w:proofErr w:type="spellEnd"/>
      <w:r w:rsidRPr="00222C1C">
        <w:rPr>
          <w:sz w:val="22"/>
          <w:szCs w:val="28"/>
          <w:lang w:bidi="fa-IR"/>
        </w:rPr>
        <w:t xml:space="preserve"> transformation </w:t>
      </w:r>
      <w:proofErr w:type="spellStart"/>
      <w:r w:rsidRPr="00222C1C">
        <w:rPr>
          <w:sz w:val="22"/>
          <w:szCs w:val="28"/>
          <w:lang w:bidi="fa-IR"/>
        </w:rPr>
        <w:t>LAnguage</w:t>
      </w:r>
      <w:proofErr w:type="spellEnd"/>
      <w:r w:rsidRPr="00222C1C">
        <w:rPr>
          <w:sz w:val="22"/>
          <w:szCs w:val="28"/>
          <w:lang w:bidi="fa-IR"/>
        </w:rPr>
        <w:t xml:space="preserve">) </w:t>
      </w:r>
      <w:r>
        <w:rPr>
          <w:sz w:val="22"/>
          <w:szCs w:val="28"/>
          <w:lang w:bidi="fa-IR"/>
        </w:rPr>
        <w:fldChar w:fldCharType="begin"/>
      </w:r>
      <w:r w:rsidR="008560ED">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17" w:tooltip="Kalnins, 2005 #9" w:history="1">
        <w:r w:rsidR="00633D6E">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4DF728D6" w14:textId="15EBF7A2"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633D6E">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p>
    <w:p w14:paraId="1DE6753B" w14:textId="4639F82E"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Visser&lt;/Author&gt;&lt;Year&gt;1998&lt;/Year&gt;&lt;RecNum&gt;21&lt;/RecNum&gt;&lt;DisplayText&gt;(Visser, 1998)&lt;/DisplayText&gt;&lt;record&gt;&lt;rec-number&gt;21&lt;/rec-number&gt;&lt;foreign-keys&gt;&lt;key app="EN" db-id="zpd5vvrred09v3efwaupz5dfszdv5z5ztvtw"&gt;21&lt;/key&gt;&lt;/foreign-keys&gt;&lt;ref-type name="Journal Article"&gt;17&lt;/ref-type&gt;&lt;contributors&gt;&lt;authors&gt;&lt;author&gt;Visser, Eelco&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0D11A4">
        <w:rPr>
          <w:noProof/>
          <w:sz w:val="22"/>
          <w:szCs w:val="28"/>
          <w:lang w:bidi="fa-IR"/>
        </w:rPr>
        <w:t>(</w:t>
      </w:r>
      <w:hyperlink w:anchor="_ENREF_31" w:tooltip="Visser, 1998 #21" w:history="1">
        <w:r w:rsidR="00633D6E">
          <w:rPr>
            <w:noProof/>
            <w:sz w:val="22"/>
            <w:szCs w:val="28"/>
            <w:lang w:bidi="fa-IR"/>
          </w:rPr>
          <w:t>Visser, 1998</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based on rewriting with programmable strategies</w:t>
      </w:r>
    </w:p>
    <w:p w14:paraId="2D2C29F5" w14:textId="78384FA9"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633D6E">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and a model transformation engine</w:t>
      </w:r>
    </w:p>
    <w:p w14:paraId="12526776" w14:textId="44E31DA6" w:rsidR="009A501C" w:rsidRPr="00183FA4" w:rsidRDefault="009A501C" w:rsidP="00633D6E">
      <w:pPr>
        <w:pStyle w:val="ITEABodyText"/>
        <w:numPr>
          <w:ilvl w:val="0"/>
          <w:numId w:val="120"/>
        </w:numPr>
        <w:spacing w:line="360" w:lineRule="auto"/>
        <w:ind w:left="630" w:right="340" w:hanging="27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633D6E">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a language based on rewriting calculus, with pattern-matching and strategies</w:t>
      </w:r>
    </w:p>
    <w:p w14:paraId="7E57C9F8" w14:textId="7EAE0FFA" w:rsidR="009A501C" w:rsidRPr="00183FA4" w:rsidRDefault="009A501C" w:rsidP="00633D6E">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633D6E">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a model transformation and MDD approach using UML and OCL</w:t>
      </w:r>
    </w:p>
    <w:p w14:paraId="172F2307" w14:textId="7BFFF3C4" w:rsidR="002147D2" w:rsidRPr="00183FA4" w:rsidRDefault="009A501C" w:rsidP="00633D6E">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633D6E">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a framework for transformation-based verification and validation environment</w:t>
      </w:r>
    </w:p>
    <w:p w14:paraId="3C18199A" w14:textId="1A9A8E17" w:rsidR="00735BF9" w:rsidRDefault="00735BF9">
      <w:pPr>
        <w:spacing w:after="200" w:line="276" w:lineRule="auto"/>
        <w:rPr>
          <w:sz w:val="22"/>
          <w:szCs w:val="28"/>
        </w:rPr>
      </w:pP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r>
        <w:lastRenderedPageBreak/>
        <w:t>Comparison</w:t>
      </w:r>
    </w:p>
    <w:p w14:paraId="140C6782" w14:textId="01B3701B" w:rsidR="00600CB2" w:rsidRDefault="006110EF" w:rsidP="00633D6E">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633D6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633D6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E61EF16" w14:textId="67D1CAAD" w:rsidR="004301EE" w:rsidRPr="004301EE" w:rsidRDefault="004301EE" w:rsidP="00633D6E">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633D6E">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633D6E">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633D6E">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633D6E">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47B47529" w14:textId="5B785CB8" w:rsidR="00600CB2" w:rsidRDefault="00F03B55" w:rsidP="00633D6E">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633D6E">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633D6E">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w:t>
      </w:r>
      <w:proofErr w:type="spellStart"/>
      <w:r w:rsidRPr="00F03B55">
        <w:rPr>
          <w:rFonts w:cs="Arial"/>
          <w:color w:val="000000"/>
          <w:sz w:val="22"/>
          <w:szCs w:val="22"/>
        </w:rPr>
        <w:t>modeler</w:t>
      </w:r>
      <w:proofErr w:type="spellEnd"/>
      <w:r w:rsidRPr="00F03B55">
        <w:rPr>
          <w:rFonts w:cs="Arial"/>
          <w:color w:val="000000"/>
          <w:sz w:val="22"/>
          <w:szCs w:val="22"/>
        </w:rPr>
        <w:t xml:space="preserve">, than with AGG and ATL. With AGG and ATL,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needs access to and knowledge of the metamodel and the representation in the abstract syntax. In CGT rules on the other hand,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can concentrate on the familiar concrete syntax of the source and target languages.</w:t>
      </w:r>
    </w:p>
    <w:p w14:paraId="7263368E" w14:textId="77777777" w:rsidR="00574A0F" w:rsidRDefault="00574A0F" w:rsidP="00F03B55">
      <w:pPr>
        <w:shd w:val="clear" w:color="auto" w:fill="FFFFFF"/>
        <w:spacing w:after="300" w:line="276" w:lineRule="auto"/>
        <w:jc w:val="both"/>
        <w:rPr>
          <w:rFonts w:cs="Arial"/>
          <w:color w:val="000000"/>
          <w:sz w:val="22"/>
          <w:szCs w:val="22"/>
        </w:rPr>
      </w:pPr>
    </w:p>
    <w:p w14:paraId="0B31E7BA" w14:textId="4BFBCA1E" w:rsidR="00574A0F" w:rsidRDefault="00574A0F" w:rsidP="00C3066C">
      <w:pPr>
        <w:shd w:val="clear" w:color="auto" w:fill="FFFFFF"/>
        <w:spacing w:after="120" w:line="276" w:lineRule="auto"/>
        <w:jc w:val="both"/>
        <w:rPr>
          <w:rFonts w:cs="Arial"/>
          <w:color w:val="000000"/>
          <w:sz w:val="22"/>
          <w:szCs w:val="22"/>
        </w:rPr>
      </w:pPr>
      <w:r w:rsidRPr="00574A0F">
        <w:rPr>
          <w:rFonts w:cs="Arial"/>
          <w:color w:val="000000"/>
          <w:sz w:val="22"/>
          <w:szCs w:val="22"/>
        </w:rPr>
        <w:lastRenderedPageBreak/>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633D6E">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w:t>
      </w:r>
      <w:bookmarkStart w:id="28" w:name="_GoBack"/>
      <w:bookmarkEnd w:id="28"/>
      <w:r w:rsidR="00C3066C" w:rsidRPr="00C3066C">
        <w:rPr>
          <w:rFonts w:cs="Arial"/>
          <w:color w:val="000000"/>
          <w:sz w:val="22"/>
          <w:szCs w:val="22"/>
        </w:rPr>
        <w:t>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29" w:name="_Toc424549165"/>
      <w:r>
        <w:lastRenderedPageBreak/>
        <w:t>Conclusion and way forward</w:t>
      </w:r>
      <w:bookmarkEnd w:id="29"/>
    </w:p>
    <w:p w14:paraId="02FE3295" w14:textId="77777777" w:rsidR="00735BF9" w:rsidRPr="00735BF9" w:rsidRDefault="00735BF9" w:rsidP="00735BF9">
      <w:pPr>
        <w:pStyle w:val="ITEABodyText"/>
        <w:rPr>
          <w:lang w:eastAsia="en-US"/>
        </w:rPr>
      </w:pPr>
    </w:p>
    <w:p w14:paraId="7F2243CF" w14:textId="055D12D4" w:rsidR="00633D6E" w:rsidRPr="00633D6E" w:rsidRDefault="005A5A65" w:rsidP="00633D6E">
      <w:pPr>
        <w:pStyle w:val="ITEAHeading1"/>
        <w:numPr>
          <w:ilvl w:val="0"/>
          <w:numId w:val="0"/>
        </w:numPr>
        <w:ind w:left="454" w:hanging="454"/>
      </w:pPr>
      <w:bookmarkStart w:id="30" w:name="_Toc417308516"/>
      <w:bookmarkStart w:id="31" w:name="_Toc424549166"/>
      <w:r>
        <w:lastRenderedPageBreak/>
        <w:t>References</w:t>
      </w:r>
      <w:bookmarkEnd w:id="30"/>
      <w:bookmarkEnd w:id="31"/>
      <w:r w:rsidR="006F4045">
        <w:fldChar w:fldCharType="begin"/>
      </w:r>
      <w:r w:rsidR="006F4045">
        <w:instrText xml:space="preserve"> ADDIN EN.REFLIST </w:instrText>
      </w:r>
      <w:r w:rsidR="006F4045">
        <w:fldChar w:fldCharType="separate"/>
      </w:r>
    </w:p>
    <w:p w14:paraId="7A5E0727" w14:textId="2D676DBD" w:rsidR="00633D6E" w:rsidRPr="00633D6E" w:rsidRDefault="00633D6E" w:rsidP="00633D6E">
      <w:pPr>
        <w:pStyle w:val="EndNoteBibliography"/>
      </w:pPr>
      <w:bookmarkStart w:id="32" w:name="_ENREF_1"/>
      <w:r w:rsidRPr="00633D6E">
        <w:t xml:space="preserve">Akehurst, D. H., Bordbar, B., Evans, M. J., Howells, W. G. J. and McDonald-Maier, K. D. (2006). SiTra: Simple transformations in java. </w:t>
      </w:r>
      <w:r w:rsidRPr="00633D6E">
        <w:rPr>
          <w:u w:val="single"/>
        </w:rPr>
        <w:t>Model Driven Engineering Languages and Systems</w:t>
      </w:r>
      <w:r w:rsidRPr="00633D6E">
        <w:t>, Springer</w:t>
      </w:r>
      <w:r w:rsidRPr="00633D6E">
        <w:rPr>
          <w:b/>
        </w:rPr>
        <w:t xml:space="preserve">: </w:t>
      </w:r>
      <w:r w:rsidRPr="00633D6E">
        <w:t>351-364.</w:t>
      </w:r>
      <w:bookmarkEnd w:id="32"/>
    </w:p>
    <w:p w14:paraId="5198C3BB" w14:textId="7116A735" w:rsidR="00633D6E" w:rsidRPr="00633D6E" w:rsidRDefault="00633D6E" w:rsidP="00633D6E">
      <w:pPr>
        <w:pStyle w:val="EndNoteBibliography"/>
      </w:pPr>
      <w:bookmarkStart w:id="33" w:name="_ENREF_2"/>
      <w:r w:rsidRPr="00633D6E">
        <w:t xml:space="preserve">Arendt, T., Biermann, E., Jurack, S., Krause, C. and Taentzer, G. (2010). Henshin: advanced concepts and tools for in-place EMF model transformations. </w:t>
      </w:r>
      <w:r w:rsidRPr="00633D6E">
        <w:rPr>
          <w:u w:val="single"/>
        </w:rPr>
        <w:t>Model Driven Engineering Languages and Systems</w:t>
      </w:r>
      <w:r w:rsidRPr="00633D6E">
        <w:t>, Springer</w:t>
      </w:r>
      <w:r w:rsidRPr="00633D6E">
        <w:rPr>
          <w:b/>
        </w:rPr>
        <w:t xml:space="preserve">: </w:t>
      </w:r>
      <w:r w:rsidRPr="00633D6E">
        <w:t>121-135.</w:t>
      </w:r>
      <w:bookmarkEnd w:id="33"/>
    </w:p>
    <w:p w14:paraId="284CB56F" w14:textId="77777777" w:rsidR="00633D6E" w:rsidRPr="00633D6E" w:rsidRDefault="00633D6E" w:rsidP="00633D6E">
      <w:pPr>
        <w:pStyle w:val="EndNoteBibliography"/>
      </w:pPr>
      <w:bookmarkStart w:id="34" w:name="_ENREF_3"/>
      <w:r w:rsidRPr="00633D6E">
        <w:t xml:space="preserve">Back, R.-J. and Wright, J. (2012). </w:t>
      </w:r>
      <w:r w:rsidRPr="00633D6E">
        <w:rPr>
          <w:u w:val="single"/>
        </w:rPr>
        <w:t>Refinement calculus: a systematic introduction</w:t>
      </w:r>
      <w:r w:rsidRPr="00633D6E">
        <w:t>, Springer Science &amp; Business Media.</w:t>
      </w:r>
      <w:bookmarkEnd w:id="34"/>
    </w:p>
    <w:p w14:paraId="2517F0ED" w14:textId="77777777" w:rsidR="00633D6E" w:rsidRPr="00633D6E" w:rsidRDefault="00633D6E" w:rsidP="00633D6E">
      <w:pPr>
        <w:pStyle w:val="EndNoteBibliography"/>
      </w:pPr>
      <w:bookmarkStart w:id="35" w:name="_ENREF_4"/>
      <w:r w:rsidRPr="00633D6E">
        <w:t xml:space="preserve">Balasubramanian, D., Narayanan, A., van Buskirk, C. and Karsai, G. (2007). "The graph rewriting and transformation language: GReAT." </w:t>
      </w:r>
      <w:r w:rsidRPr="00633D6E">
        <w:rPr>
          <w:u w:val="single"/>
        </w:rPr>
        <w:t>Electronic Communications of the EASST</w:t>
      </w:r>
      <w:r w:rsidRPr="00633D6E">
        <w:t xml:space="preserve"> </w:t>
      </w:r>
      <w:r w:rsidRPr="00633D6E">
        <w:rPr>
          <w:b/>
        </w:rPr>
        <w:t>1</w:t>
      </w:r>
      <w:r w:rsidRPr="00633D6E">
        <w:t>.</w:t>
      </w:r>
      <w:bookmarkEnd w:id="35"/>
    </w:p>
    <w:p w14:paraId="2123A1A0" w14:textId="77777777" w:rsidR="00633D6E" w:rsidRPr="00633D6E" w:rsidRDefault="00633D6E" w:rsidP="00633D6E">
      <w:pPr>
        <w:pStyle w:val="EndNoteBibliography"/>
      </w:pPr>
      <w:bookmarkStart w:id="36" w:name="_ENREF_5"/>
      <w:r w:rsidRPr="00633D6E">
        <w:t xml:space="preserve">Balland, E., Brauner, P., Kopetz, R., Moreau, P.-E. and Reilles, A. (2007). Tom: Piggybacking Rewriting on Java. </w:t>
      </w:r>
      <w:r w:rsidRPr="00633D6E">
        <w:rPr>
          <w:u w:val="single"/>
        </w:rPr>
        <w:t>Term Rewriting and Applications</w:t>
      </w:r>
      <w:r w:rsidRPr="00633D6E">
        <w:t xml:space="preserve">. F. Baader, Springer Berlin Heidelberg. </w:t>
      </w:r>
      <w:r w:rsidRPr="00633D6E">
        <w:rPr>
          <w:b/>
        </w:rPr>
        <w:t xml:space="preserve">4533: </w:t>
      </w:r>
      <w:r w:rsidRPr="00633D6E">
        <w:t>36-47.</w:t>
      </w:r>
      <w:bookmarkEnd w:id="36"/>
    </w:p>
    <w:p w14:paraId="0F26F994" w14:textId="77777777" w:rsidR="00633D6E" w:rsidRPr="00633D6E" w:rsidRDefault="00633D6E" w:rsidP="00633D6E">
      <w:pPr>
        <w:pStyle w:val="EndNoteBibliography"/>
      </w:pPr>
      <w:bookmarkStart w:id="37" w:name="_ENREF_6"/>
      <w:r w:rsidRPr="00633D6E">
        <w:t xml:space="preserve">Cicchetti, A., Di Ruscio, D., Eramo, R. and Pierantonio, A. (2011). JTL: a bidirectional and change propagating transformation language. </w:t>
      </w:r>
      <w:r w:rsidRPr="00633D6E">
        <w:rPr>
          <w:u w:val="single"/>
        </w:rPr>
        <w:t>Software Language Engineering</w:t>
      </w:r>
      <w:r w:rsidRPr="00633D6E">
        <w:t>, Springer</w:t>
      </w:r>
      <w:r w:rsidRPr="00633D6E">
        <w:rPr>
          <w:b/>
        </w:rPr>
        <w:t xml:space="preserve">: </w:t>
      </w:r>
      <w:r w:rsidRPr="00633D6E">
        <w:t>183-202.</w:t>
      </w:r>
      <w:bookmarkEnd w:id="37"/>
    </w:p>
    <w:p w14:paraId="01C6FCCA" w14:textId="77777777" w:rsidR="00633D6E" w:rsidRPr="00633D6E" w:rsidRDefault="00633D6E" w:rsidP="00633D6E">
      <w:pPr>
        <w:pStyle w:val="EndNoteBibliography"/>
      </w:pPr>
      <w:bookmarkStart w:id="38" w:name="_ENREF_7"/>
      <w:r w:rsidRPr="00633D6E">
        <w:t xml:space="preserve">Czarnecki, K. and Helsen, S. (2003). </w:t>
      </w:r>
      <w:r w:rsidRPr="00633D6E">
        <w:rPr>
          <w:u w:val="single"/>
        </w:rPr>
        <w:t>Classification of model transformation approaches</w:t>
      </w:r>
      <w:r w:rsidRPr="00633D6E">
        <w:t>. Proceedings of the 2nd OOPSLA Workshop on Generative Techniques in the Context of the Model Driven Architecture, USA.</w:t>
      </w:r>
      <w:bookmarkEnd w:id="38"/>
    </w:p>
    <w:p w14:paraId="2918DDAC" w14:textId="77777777" w:rsidR="00633D6E" w:rsidRPr="00633D6E" w:rsidRDefault="00633D6E" w:rsidP="00633D6E">
      <w:pPr>
        <w:pStyle w:val="EndNoteBibliography"/>
      </w:pPr>
      <w:bookmarkStart w:id="39" w:name="_ENREF_8"/>
      <w:r w:rsidRPr="00633D6E">
        <w:t xml:space="preserve">Czarnecki, K. and Helsen, S. (2006). "Feature-based survey of model transformation approaches." </w:t>
      </w:r>
      <w:r w:rsidRPr="00633D6E">
        <w:rPr>
          <w:u w:val="single"/>
        </w:rPr>
        <w:t>IBM Systems Journal</w:t>
      </w:r>
      <w:r w:rsidRPr="00633D6E">
        <w:t xml:space="preserve"> </w:t>
      </w:r>
      <w:r w:rsidRPr="00633D6E">
        <w:rPr>
          <w:b/>
        </w:rPr>
        <w:t>45</w:t>
      </w:r>
      <w:r w:rsidRPr="00633D6E">
        <w:t>(3): 621-645.</w:t>
      </w:r>
      <w:bookmarkEnd w:id="39"/>
    </w:p>
    <w:p w14:paraId="22F1A33B" w14:textId="74E7C220" w:rsidR="00633D6E" w:rsidRPr="00633D6E" w:rsidRDefault="00633D6E" w:rsidP="00633D6E">
      <w:pPr>
        <w:pStyle w:val="EndNoteBibliography"/>
      </w:pPr>
      <w:bookmarkStart w:id="40" w:name="_ENREF_9"/>
      <w:r w:rsidRPr="00633D6E">
        <w:t xml:space="preserve">Eclipse. (2009). "Scope of the MOFScript."   Retrieved July, 2015, from </w:t>
      </w:r>
      <w:hyperlink r:id="rId13" w:history="1">
        <w:r w:rsidRPr="00633D6E">
          <w:rPr>
            <w:rStyle w:val="Hyperlink"/>
          </w:rPr>
          <w:t>http://www.eclipse.org/gmt/mofscript/about.php</w:t>
        </w:r>
      </w:hyperlink>
      <w:r w:rsidRPr="00633D6E">
        <w:t>.</w:t>
      </w:r>
      <w:bookmarkEnd w:id="40"/>
    </w:p>
    <w:p w14:paraId="1B62E1B5" w14:textId="41522001" w:rsidR="00633D6E" w:rsidRPr="00633D6E" w:rsidRDefault="00633D6E" w:rsidP="00633D6E">
      <w:pPr>
        <w:pStyle w:val="EndNoteBibliography"/>
      </w:pPr>
      <w:bookmarkStart w:id="41" w:name="_ENREF_10"/>
      <w:r w:rsidRPr="00633D6E">
        <w:t xml:space="preserve">Fleurey, F., Drey, Z., Vojtisek, D., Faucher, C. and Mahé, V. (2006). "Kermeta Language, Reference Manual." </w:t>
      </w:r>
      <w:r w:rsidRPr="00633D6E">
        <w:rPr>
          <w:u w:val="single"/>
        </w:rPr>
        <w:t xml:space="preserve">Internet: </w:t>
      </w:r>
      <w:hyperlink r:id="rId14" w:history="1">
        <w:r w:rsidRPr="00633D6E">
          <w:rPr>
            <w:rStyle w:val="Hyperlink"/>
          </w:rPr>
          <w:t>http://www</w:t>
        </w:r>
      </w:hyperlink>
      <w:r w:rsidRPr="00633D6E">
        <w:rPr>
          <w:u w:val="single"/>
        </w:rPr>
        <w:t>. kermeta. org/docs/KerMeta-Manual. pdf. IRISA</w:t>
      </w:r>
      <w:r w:rsidRPr="00633D6E">
        <w:t>.</w:t>
      </w:r>
      <w:bookmarkEnd w:id="41"/>
    </w:p>
    <w:p w14:paraId="4B001D97" w14:textId="77777777" w:rsidR="00633D6E" w:rsidRPr="00633D6E" w:rsidRDefault="00633D6E" w:rsidP="00633D6E">
      <w:pPr>
        <w:pStyle w:val="EndNoteBibliography"/>
      </w:pPr>
      <w:bookmarkStart w:id="42" w:name="_ENREF_11"/>
      <w:r w:rsidRPr="00633D6E">
        <w:t xml:space="preserve">Greenyer, J. and Kindler, E. (2010). "Comparing relational model transformation technologies: implementing Query/View/Transformation with Triple Graph Grammars." </w:t>
      </w:r>
      <w:r w:rsidRPr="00633D6E">
        <w:rPr>
          <w:u w:val="single"/>
        </w:rPr>
        <w:t>Software &amp; Systems Modeling</w:t>
      </w:r>
      <w:r w:rsidRPr="00633D6E">
        <w:t xml:space="preserve"> </w:t>
      </w:r>
      <w:r w:rsidRPr="00633D6E">
        <w:rPr>
          <w:b/>
        </w:rPr>
        <w:t>9</w:t>
      </w:r>
      <w:r w:rsidRPr="00633D6E">
        <w:t>(1): 21-46.</w:t>
      </w:r>
      <w:bookmarkEnd w:id="42"/>
    </w:p>
    <w:p w14:paraId="54D20A6A" w14:textId="77777777" w:rsidR="00633D6E" w:rsidRPr="00633D6E" w:rsidRDefault="00633D6E" w:rsidP="00633D6E">
      <w:pPr>
        <w:pStyle w:val="EndNoteBibliography"/>
      </w:pPr>
      <w:bookmarkStart w:id="43" w:name="_ENREF_12"/>
      <w:r w:rsidRPr="00633D6E">
        <w:t xml:space="preserve">Grønmo, R. (2009). </w:t>
      </w:r>
      <w:r w:rsidRPr="00633D6E">
        <w:rPr>
          <w:u w:val="single"/>
        </w:rPr>
        <w:t>Using concrete syntax in graph-based model transformations</w:t>
      </w:r>
      <w:r w:rsidRPr="00633D6E">
        <w:t>, University of Oslo.</w:t>
      </w:r>
      <w:bookmarkEnd w:id="43"/>
    </w:p>
    <w:p w14:paraId="6FE6CFDF" w14:textId="77777777" w:rsidR="00633D6E" w:rsidRPr="00633D6E" w:rsidRDefault="00633D6E" w:rsidP="00633D6E">
      <w:pPr>
        <w:pStyle w:val="EndNoteBibliography"/>
      </w:pPr>
      <w:bookmarkStart w:id="44" w:name="_ENREF_13"/>
      <w:r w:rsidRPr="00633D6E">
        <w:t xml:space="preserve">Grønmo, R., Møller-Pedersen, B. and Olsen, G. (2009). Comparison of Three Model Transformation Languages. </w:t>
      </w:r>
      <w:r w:rsidRPr="00633D6E">
        <w:rPr>
          <w:u w:val="single"/>
        </w:rPr>
        <w:t>Model Driven Architecture - Foundations and Applications</w:t>
      </w:r>
      <w:r w:rsidRPr="00633D6E">
        <w:t xml:space="preserve">. R. Paige, A. Hartman and A. Rensink, Springer Berlin Heidelberg. </w:t>
      </w:r>
      <w:r w:rsidRPr="00633D6E">
        <w:rPr>
          <w:b/>
        </w:rPr>
        <w:t xml:space="preserve">5562: </w:t>
      </w:r>
      <w:r w:rsidRPr="00633D6E">
        <w:t>2-17.</w:t>
      </w:r>
      <w:bookmarkEnd w:id="44"/>
    </w:p>
    <w:p w14:paraId="6F482E69" w14:textId="77777777" w:rsidR="00633D6E" w:rsidRPr="00633D6E" w:rsidRDefault="00633D6E" w:rsidP="00633D6E">
      <w:pPr>
        <w:pStyle w:val="EndNoteBibliography"/>
      </w:pPr>
      <w:bookmarkStart w:id="45" w:name="_ENREF_14"/>
      <w:r w:rsidRPr="00633D6E">
        <w:t xml:space="preserve">Huber, P. (2008). </w:t>
      </w:r>
      <w:r w:rsidRPr="00633D6E">
        <w:rPr>
          <w:u w:val="single"/>
        </w:rPr>
        <w:t>The model transformation language jungle: an evaluation and extension of existing approaches</w:t>
      </w:r>
      <w:r w:rsidRPr="00633D6E">
        <w:t>, Master Thesis, TU-Wien.</w:t>
      </w:r>
      <w:bookmarkEnd w:id="45"/>
    </w:p>
    <w:p w14:paraId="55A4D015" w14:textId="77777777" w:rsidR="00633D6E" w:rsidRPr="00633D6E" w:rsidRDefault="00633D6E" w:rsidP="00633D6E">
      <w:pPr>
        <w:pStyle w:val="EndNoteBibliography"/>
      </w:pPr>
      <w:bookmarkStart w:id="46" w:name="_ENREF_15"/>
      <w:r w:rsidRPr="00633D6E">
        <w:t xml:space="preserve">Jakumeit, E., Buchwald, S., Wagelaar, D., Dan, L., Hegedüs, Á., Herrmannsdörfer, M., Horn, T., Kalnina, E., Krause, C. and Lano, K. (2014). "A survey and comparison of transformation tools based on the transformation tool contest." </w:t>
      </w:r>
      <w:r w:rsidRPr="00633D6E">
        <w:rPr>
          <w:u w:val="single"/>
        </w:rPr>
        <w:t>Science of computer programming</w:t>
      </w:r>
      <w:r w:rsidRPr="00633D6E">
        <w:t xml:space="preserve"> </w:t>
      </w:r>
      <w:r w:rsidRPr="00633D6E">
        <w:rPr>
          <w:b/>
        </w:rPr>
        <w:t>85</w:t>
      </w:r>
      <w:r w:rsidRPr="00633D6E">
        <w:t>: 41-99.</w:t>
      </w:r>
      <w:bookmarkEnd w:id="46"/>
    </w:p>
    <w:p w14:paraId="2E27C569" w14:textId="77777777" w:rsidR="00633D6E" w:rsidRPr="00633D6E" w:rsidRDefault="00633D6E" w:rsidP="00633D6E">
      <w:pPr>
        <w:pStyle w:val="EndNoteBibliography"/>
      </w:pPr>
      <w:bookmarkStart w:id="47" w:name="_ENREF_16"/>
      <w:r w:rsidRPr="00633D6E">
        <w:t xml:space="preserve">Jouault, F., Allilaire, F., Bézivin, J., Kurtev, I. and Valduriez, P. (2006). </w:t>
      </w:r>
      <w:r w:rsidRPr="00633D6E">
        <w:rPr>
          <w:u w:val="single"/>
        </w:rPr>
        <w:t>ATL: a QVT-like transformation language</w:t>
      </w:r>
      <w:r w:rsidRPr="00633D6E">
        <w:t>. Companion to the 21st ACM SIGPLAN symposium on Object-oriented programming systems, languages, and applications, ACM.</w:t>
      </w:r>
      <w:bookmarkEnd w:id="47"/>
    </w:p>
    <w:p w14:paraId="590CA223" w14:textId="77777777" w:rsidR="00633D6E" w:rsidRPr="00633D6E" w:rsidRDefault="00633D6E" w:rsidP="00633D6E">
      <w:pPr>
        <w:pStyle w:val="EndNoteBibliography"/>
      </w:pPr>
      <w:bookmarkStart w:id="48" w:name="_ENREF_17"/>
      <w:r w:rsidRPr="00633D6E">
        <w:t xml:space="preserve">Kalnins, A., Celms, E. and Sostaks, A. (2005). </w:t>
      </w:r>
      <w:r w:rsidRPr="00633D6E">
        <w:rPr>
          <w:u w:val="single"/>
        </w:rPr>
        <w:t>Model transformation approach based on MOLA</w:t>
      </w:r>
      <w:r w:rsidRPr="00633D6E">
        <w:t>. Model Transformations in Practice Workshop at MoDELS, Citeseer.</w:t>
      </w:r>
      <w:bookmarkEnd w:id="48"/>
    </w:p>
    <w:p w14:paraId="3BF82CB3" w14:textId="77777777" w:rsidR="00633D6E" w:rsidRPr="00633D6E" w:rsidRDefault="00633D6E" w:rsidP="00633D6E">
      <w:pPr>
        <w:pStyle w:val="EndNoteBibliography"/>
      </w:pPr>
      <w:bookmarkStart w:id="49" w:name="_ENREF_18"/>
      <w:r w:rsidRPr="00633D6E">
        <w:t xml:space="preserve">Kolovos, D. S., Paige, R. F. and Polack, F. A. (2006). </w:t>
      </w:r>
      <w:r w:rsidRPr="00633D6E">
        <w:rPr>
          <w:u w:val="single"/>
        </w:rPr>
        <w:t>Eclipse development tools for epsilon</w:t>
      </w:r>
      <w:r w:rsidRPr="00633D6E">
        <w:t>. Eclipse Summit Europe, Eclipse Modeling Symposium.</w:t>
      </w:r>
      <w:bookmarkEnd w:id="49"/>
    </w:p>
    <w:p w14:paraId="1A880CB2" w14:textId="77777777" w:rsidR="00633D6E" w:rsidRPr="00633D6E" w:rsidRDefault="00633D6E" w:rsidP="00633D6E">
      <w:pPr>
        <w:pStyle w:val="EndNoteBibliography"/>
      </w:pPr>
      <w:bookmarkStart w:id="50" w:name="_ENREF_19"/>
      <w:r w:rsidRPr="00633D6E">
        <w:t xml:space="preserve">Kolovos, D. S., Paige, R. F. and Polack, F. A. (2008). The epsilon transformation language. </w:t>
      </w:r>
      <w:r w:rsidRPr="00633D6E">
        <w:rPr>
          <w:u w:val="single"/>
        </w:rPr>
        <w:t>Theory and practice of model transformations</w:t>
      </w:r>
      <w:r w:rsidRPr="00633D6E">
        <w:t>, Springer</w:t>
      </w:r>
      <w:r w:rsidRPr="00633D6E">
        <w:rPr>
          <w:b/>
        </w:rPr>
        <w:t xml:space="preserve">: </w:t>
      </w:r>
      <w:r w:rsidRPr="00633D6E">
        <w:t>46-60.</w:t>
      </w:r>
      <w:bookmarkEnd w:id="50"/>
    </w:p>
    <w:p w14:paraId="09730C95" w14:textId="77777777" w:rsidR="00633D6E" w:rsidRPr="00633D6E" w:rsidRDefault="00633D6E" w:rsidP="00633D6E">
      <w:pPr>
        <w:pStyle w:val="EndNoteBibliography"/>
      </w:pPr>
      <w:bookmarkStart w:id="51" w:name="_ENREF_20"/>
      <w:r w:rsidRPr="00633D6E">
        <w:t>Lano, K. (2013). The UML-RSDS Manual.</w:t>
      </w:r>
      <w:bookmarkEnd w:id="51"/>
    </w:p>
    <w:p w14:paraId="79FDF8A2" w14:textId="77777777" w:rsidR="00633D6E" w:rsidRPr="00633D6E" w:rsidRDefault="00633D6E" w:rsidP="00633D6E">
      <w:pPr>
        <w:pStyle w:val="EndNoteBibliography"/>
      </w:pPr>
      <w:bookmarkStart w:id="52" w:name="_ENREF_21"/>
      <w:r w:rsidRPr="00633D6E">
        <w:t xml:space="preserve">Lawley, M. and Steel, J. (2006). </w:t>
      </w:r>
      <w:r w:rsidRPr="00633D6E">
        <w:rPr>
          <w:u w:val="single"/>
        </w:rPr>
        <w:t>Practical declarative model transformation with Tefkat</w:t>
      </w:r>
      <w:r w:rsidRPr="00633D6E">
        <w:t>. Satellite Events at the MoDELS 2005 Conference, Springer.</w:t>
      </w:r>
      <w:bookmarkEnd w:id="52"/>
    </w:p>
    <w:p w14:paraId="1F752AA2" w14:textId="77777777" w:rsidR="00633D6E" w:rsidRPr="00633D6E" w:rsidRDefault="00633D6E" w:rsidP="00633D6E">
      <w:pPr>
        <w:pStyle w:val="EndNoteBibliography"/>
      </w:pPr>
      <w:bookmarkStart w:id="53" w:name="_ENREF_22"/>
      <w:r w:rsidRPr="00633D6E">
        <w:t xml:space="preserve">Lédeczi, Á., Bakay, A., Maroti, M., Völgyesi, P., Nordstrom, G., Sprinkle, J. and Karsai, G. (2001). "Composing domain-specific design environments." </w:t>
      </w:r>
      <w:r w:rsidRPr="00633D6E">
        <w:rPr>
          <w:u w:val="single"/>
        </w:rPr>
        <w:t>Computer</w:t>
      </w:r>
      <w:r w:rsidRPr="00633D6E">
        <w:t xml:space="preserve"> </w:t>
      </w:r>
      <w:r w:rsidRPr="00633D6E">
        <w:rPr>
          <w:b/>
        </w:rPr>
        <w:t>34</w:t>
      </w:r>
      <w:r w:rsidRPr="00633D6E">
        <w:t>(11): 44-51.</w:t>
      </w:r>
      <w:bookmarkEnd w:id="53"/>
    </w:p>
    <w:p w14:paraId="2EAA0F7D" w14:textId="77777777" w:rsidR="00633D6E" w:rsidRPr="00633D6E" w:rsidRDefault="00633D6E" w:rsidP="00633D6E">
      <w:pPr>
        <w:pStyle w:val="EndNoteBibliography"/>
      </w:pPr>
      <w:bookmarkStart w:id="54" w:name="_ENREF_23"/>
      <w:r w:rsidRPr="00633D6E">
        <w:t xml:space="preserve">Lúcio, L., Amrani, M., Dingel, J., Lambers, L., Salay, R., Selim, G. M., Syriani, E. and Wimmer, M. (2014). "Model transformation intents and their properties." </w:t>
      </w:r>
      <w:r w:rsidRPr="00633D6E">
        <w:rPr>
          <w:u w:val="single"/>
        </w:rPr>
        <w:t>Software &amp; Systems Modeling</w:t>
      </w:r>
      <w:r w:rsidRPr="00633D6E">
        <w:t>: 1-38.</w:t>
      </w:r>
      <w:bookmarkEnd w:id="54"/>
    </w:p>
    <w:p w14:paraId="068B84D5" w14:textId="77777777" w:rsidR="00633D6E" w:rsidRPr="00633D6E" w:rsidRDefault="00633D6E" w:rsidP="00633D6E">
      <w:pPr>
        <w:pStyle w:val="EndNoteBibliography"/>
      </w:pPr>
      <w:bookmarkStart w:id="55" w:name="_ENREF_24"/>
      <w:r w:rsidRPr="00633D6E">
        <w:t xml:space="preserve">Mens, T. and Van Gorp, P. (2006). "A taxonomy of model transformation." </w:t>
      </w:r>
      <w:r w:rsidRPr="00633D6E">
        <w:rPr>
          <w:u w:val="single"/>
        </w:rPr>
        <w:t>Electronic Notes in Theoretical Computer Science</w:t>
      </w:r>
      <w:r w:rsidRPr="00633D6E">
        <w:t xml:space="preserve"> </w:t>
      </w:r>
      <w:r w:rsidRPr="00633D6E">
        <w:rPr>
          <w:b/>
        </w:rPr>
        <w:t>152</w:t>
      </w:r>
      <w:r w:rsidRPr="00633D6E">
        <w:t>: 125-142.</w:t>
      </w:r>
      <w:bookmarkEnd w:id="55"/>
    </w:p>
    <w:p w14:paraId="4D2C6808" w14:textId="77777777" w:rsidR="00633D6E" w:rsidRPr="00633D6E" w:rsidRDefault="00633D6E" w:rsidP="00633D6E">
      <w:pPr>
        <w:pStyle w:val="EndNoteBibliography"/>
      </w:pPr>
      <w:bookmarkStart w:id="56" w:name="_ENREF_25"/>
      <w:r w:rsidRPr="00633D6E">
        <w:t>Sendall, S. and Kozaczynski, W. (2003). Model transformation the heart and soul of model-driven software development.</w:t>
      </w:r>
      <w:bookmarkEnd w:id="56"/>
    </w:p>
    <w:p w14:paraId="005D9649" w14:textId="77777777" w:rsidR="00633D6E" w:rsidRPr="00633D6E" w:rsidRDefault="00633D6E" w:rsidP="00633D6E">
      <w:pPr>
        <w:pStyle w:val="EndNoteBibliography"/>
      </w:pPr>
      <w:bookmarkStart w:id="57" w:name="_ENREF_26"/>
      <w:r w:rsidRPr="00633D6E">
        <w:t xml:space="preserve">Stephan, M. and Stevenson, A. (2009). "A comparative look at model transformation languages." </w:t>
      </w:r>
      <w:r w:rsidRPr="00633D6E">
        <w:rPr>
          <w:u w:val="single"/>
        </w:rPr>
        <w:t>Software Technology Laboratory at Queens University</w:t>
      </w:r>
      <w:r w:rsidRPr="00633D6E">
        <w:t>.</w:t>
      </w:r>
      <w:bookmarkEnd w:id="57"/>
    </w:p>
    <w:p w14:paraId="25521FD7" w14:textId="77777777" w:rsidR="00633D6E" w:rsidRPr="00633D6E" w:rsidRDefault="00633D6E" w:rsidP="00633D6E">
      <w:pPr>
        <w:pStyle w:val="EndNoteBibliography"/>
      </w:pPr>
      <w:bookmarkStart w:id="58" w:name="_ENREF_27"/>
      <w:r w:rsidRPr="00633D6E">
        <w:t xml:space="preserve">Stevens, P. (2008). A landscape of bidirectional model transformations. </w:t>
      </w:r>
      <w:r w:rsidRPr="00633D6E">
        <w:rPr>
          <w:u w:val="single"/>
        </w:rPr>
        <w:t>Generative and transformational techniques in software engineering II</w:t>
      </w:r>
      <w:r w:rsidRPr="00633D6E">
        <w:t>, Springer</w:t>
      </w:r>
      <w:r w:rsidRPr="00633D6E">
        <w:rPr>
          <w:b/>
        </w:rPr>
        <w:t xml:space="preserve">: </w:t>
      </w:r>
      <w:r w:rsidRPr="00633D6E">
        <w:t>408-424.</w:t>
      </w:r>
      <w:bookmarkEnd w:id="58"/>
    </w:p>
    <w:p w14:paraId="49027CB4" w14:textId="77777777" w:rsidR="00633D6E" w:rsidRPr="00633D6E" w:rsidRDefault="00633D6E" w:rsidP="00633D6E">
      <w:pPr>
        <w:pStyle w:val="EndNoteBibliography"/>
      </w:pPr>
      <w:bookmarkStart w:id="59" w:name="_ENREF_28"/>
      <w:r w:rsidRPr="00633D6E">
        <w:lastRenderedPageBreak/>
        <w:t xml:space="preserve">Taentzer, G. (2004). AGG: A graph transformation environment for modeling and validation of software. </w:t>
      </w:r>
      <w:r w:rsidRPr="00633D6E">
        <w:rPr>
          <w:u w:val="single"/>
        </w:rPr>
        <w:t>Applications of Graph Transformations with Industrial Relevance</w:t>
      </w:r>
      <w:r w:rsidRPr="00633D6E">
        <w:t>, Springer</w:t>
      </w:r>
      <w:r w:rsidRPr="00633D6E">
        <w:rPr>
          <w:b/>
        </w:rPr>
        <w:t xml:space="preserve">: </w:t>
      </w:r>
      <w:r w:rsidRPr="00633D6E">
        <w:t>446-453.</w:t>
      </w:r>
      <w:bookmarkEnd w:id="59"/>
    </w:p>
    <w:p w14:paraId="23D7B74C" w14:textId="77777777" w:rsidR="00633D6E" w:rsidRPr="00633D6E" w:rsidRDefault="00633D6E" w:rsidP="00633D6E">
      <w:pPr>
        <w:pStyle w:val="EndNoteBibliography"/>
      </w:pPr>
      <w:bookmarkStart w:id="60" w:name="_ENREF_29"/>
      <w:r w:rsidRPr="00633D6E">
        <w:t xml:space="preserve">Tisi, M., Jouault, F., Fraternali, P., Ceri, S. and Bézivin, J. (2009). </w:t>
      </w:r>
      <w:r w:rsidRPr="00633D6E">
        <w:rPr>
          <w:u w:val="single"/>
        </w:rPr>
        <w:t>On the use of higher-order model transformations</w:t>
      </w:r>
      <w:r w:rsidRPr="00633D6E">
        <w:t>. Model Driven Architecture-Foundations and Applications, Springer.</w:t>
      </w:r>
      <w:bookmarkEnd w:id="60"/>
    </w:p>
    <w:p w14:paraId="76FEB8CA" w14:textId="77777777" w:rsidR="00633D6E" w:rsidRPr="00633D6E" w:rsidRDefault="00633D6E" w:rsidP="00633D6E">
      <w:pPr>
        <w:pStyle w:val="EndNoteBibliography"/>
      </w:pPr>
      <w:bookmarkStart w:id="61" w:name="_ENREF_30"/>
      <w:r w:rsidRPr="00633D6E">
        <w:t xml:space="preserve">Varró, D. and Balogh, A. (2007). "The model transformation language of the VIATRA2 framework." </w:t>
      </w:r>
      <w:r w:rsidRPr="00633D6E">
        <w:rPr>
          <w:u w:val="single"/>
        </w:rPr>
        <w:t>Science of Computer Programming</w:t>
      </w:r>
      <w:r w:rsidRPr="00633D6E">
        <w:t xml:space="preserve"> </w:t>
      </w:r>
      <w:r w:rsidRPr="00633D6E">
        <w:rPr>
          <w:b/>
        </w:rPr>
        <w:t>68</w:t>
      </w:r>
      <w:r w:rsidRPr="00633D6E">
        <w:t>(3): 214-234.</w:t>
      </w:r>
      <w:bookmarkEnd w:id="61"/>
    </w:p>
    <w:p w14:paraId="63622C17" w14:textId="77777777" w:rsidR="00633D6E" w:rsidRPr="00633D6E" w:rsidRDefault="00633D6E" w:rsidP="00633D6E">
      <w:pPr>
        <w:pStyle w:val="EndNoteBibliography"/>
      </w:pPr>
      <w:bookmarkStart w:id="62" w:name="_ENREF_31"/>
      <w:r w:rsidRPr="00633D6E">
        <w:t xml:space="preserve">Visser, E. (1998). "A core language for rewriting." </w:t>
      </w:r>
      <w:r w:rsidRPr="00633D6E">
        <w:rPr>
          <w:u w:val="single"/>
        </w:rPr>
        <w:t>Electronic Notes in Theoretical Computer Science</w:t>
      </w:r>
      <w:r w:rsidRPr="00633D6E">
        <w:t xml:space="preserve"> </w:t>
      </w:r>
      <w:r w:rsidRPr="00633D6E">
        <w:rPr>
          <w:b/>
        </w:rPr>
        <w:t>15</w:t>
      </w:r>
      <w:r w:rsidRPr="00633D6E">
        <w:t>: 422-441.</w:t>
      </w:r>
      <w:bookmarkEnd w:id="62"/>
    </w:p>
    <w:p w14:paraId="36DA7E28" w14:textId="77777777" w:rsidR="00633D6E" w:rsidRPr="00633D6E" w:rsidRDefault="00633D6E" w:rsidP="00633D6E">
      <w:pPr>
        <w:pStyle w:val="EndNoteBibliography"/>
      </w:pPr>
      <w:bookmarkStart w:id="63" w:name="_ENREF_32"/>
      <w:r w:rsidRPr="00633D6E">
        <w:t xml:space="preserve">Warmer, J. B. and Kleppe, A. G. (2003). </w:t>
      </w:r>
      <w:r w:rsidRPr="00633D6E">
        <w:rPr>
          <w:u w:val="single"/>
        </w:rPr>
        <w:t>The object constraint language: getting your models ready for MDA</w:t>
      </w:r>
      <w:r w:rsidRPr="00633D6E">
        <w:t>, Addison-Wesley Professional.</w:t>
      </w:r>
      <w:bookmarkEnd w:id="63"/>
    </w:p>
    <w:p w14:paraId="24F4943E" w14:textId="77777777" w:rsidR="00633D6E" w:rsidRPr="00633D6E" w:rsidRDefault="00633D6E" w:rsidP="00633D6E">
      <w:pPr>
        <w:pStyle w:val="EndNoteBibliography"/>
      </w:pPr>
      <w:bookmarkStart w:id="64" w:name="_ENREF_33"/>
      <w:r w:rsidRPr="00633D6E">
        <w:t>Wikipedia. (2015). "Model transformation language."   Retrieved June, 2015, from https://en.wikipedia.org/wiki/Model_transformation_language.</w:t>
      </w:r>
      <w:bookmarkEnd w:id="64"/>
    </w:p>
    <w:p w14:paraId="39A24DCC" w14:textId="77777777" w:rsidR="00633D6E" w:rsidRPr="00633D6E" w:rsidRDefault="00633D6E" w:rsidP="00633D6E">
      <w:pPr>
        <w:pStyle w:val="EndNoteBibliography"/>
      </w:pPr>
      <w:bookmarkStart w:id="65" w:name="_ENREF_34"/>
      <w:r w:rsidRPr="00633D6E">
        <w:t xml:space="preserve">Wirth, N. (1971). "Program development by stepwise refinement." </w:t>
      </w:r>
      <w:r w:rsidRPr="00633D6E">
        <w:rPr>
          <w:u w:val="single"/>
        </w:rPr>
        <w:t>Communications of the ACM</w:t>
      </w:r>
      <w:r w:rsidRPr="00633D6E">
        <w:t xml:space="preserve"> </w:t>
      </w:r>
      <w:r w:rsidRPr="00633D6E">
        <w:rPr>
          <w:b/>
        </w:rPr>
        <w:t>14</w:t>
      </w:r>
      <w:r w:rsidRPr="00633D6E">
        <w:t>(4): 221-227.</w:t>
      </w:r>
      <w:bookmarkEnd w:id="65"/>
    </w:p>
    <w:p w14:paraId="053DADE6" w14:textId="55E7D34E" w:rsidR="00D27D99" w:rsidRDefault="006F4045" w:rsidP="00633D6E">
      <w:pPr>
        <w:pStyle w:val="ITEABodyText"/>
        <w:spacing w:line="276" w:lineRule="auto"/>
        <w:ind w:left="450" w:hanging="450"/>
        <w:rPr>
          <w:lang w:eastAsia="en-US"/>
        </w:rPr>
      </w:pPr>
      <w:r>
        <w:rPr>
          <w:lang w:eastAsia="en-US"/>
        </w:rPr>
        <w:fldChar w:fldCharType="end"/>
      </w:r>
    </w:p>
    <w:p w14:paraId="19271B6E" w14:textId="77777777" w:rsidR="005064D6" w:rsidRDefault="005064D6" w:rsidP="00AD5ABE">
      <w:pPr>
        <w:pStyle w:val="ITEABodyText"/>
        <w:spacing w:line="276" w:lineRule="auto"/>
        <w:ind w:left="450" w:hanging="450"/>
        <w:rPr>
          <w:lang w:eastAsia="en-US"/>
        </w:rPr>
      </w:pPr>
    </w:p>
    <w:p w14:paraId="1FCD5CC7" w14:textId="77777777" w:rsidR="00B37E77" w:rsidRDefault="00B37E77" w:rsidP="00B37E77">
      <w:pPr>
        <w:pStyle w:val="ITEAHeading1"/>
        <w:numPr>
          <w:ilvl w:val="0"/>
          <w:numId w:val="0"/>
        </w:numPr>
      </w:pPr>
      <w:bookmarkStart w:id="66" w:name="_Toc417308517"/>
      <w:bookmarkStart w:id="67" w:name="_Toc424549167"/>
      <w:r>
        <w:lastRenderedPageBreak/>
        <w:t>Appendixes</w:t>
      </w:r>
      <w:bookmarkEnd w:id="66"/>
      <w:bookmarkEnd w:id="67"/>
    </w:p>
    <w:p w14:paraId="246D0B19" w14:textId="77777777" w:rsidR="00B37E77" w:rsidRDefault="00B37E77" w:rsidP="00B37E77">
      <w:pPr>
        <w:pStyle w:val="ITEAHeading2"/>
        <w:numPr>
          <w:ilvl w:val="0"/>
          <w:numId w:val="0"/>
        </w:numPr>
        <w:rPr>
          <w:lang w:eastAsia="en-US"/>
        </w:rPr>
      </w:pPr>
      <w:bookmarkStart w:id="68" w:name="_Toc417308518"/>
      <w:bookmarkStart w:id="69" w:name="_Toc424549168"/>
      <w:r>
        <w:rPr>
          <w:lang w:eastAsia="en-US"/>
        </w:rPr>
        <w:t>Appendix 1</w:t>
      </w:r>
      <w:bookmarkEnd w:id="68"/>
      <w:bookmarkEnd w:id="69"/>
    </w:p>
    <w:p w14:paraId="064F7888" w14:textId="77777777" w:rsidR="00B37E77" w:rsidRDefault="00B37E77" w:rsidP="00B37E77">
      <w:pPr>
        <w:pStyle w:val="ITEABodyText"/>
      </w:pPr>
      <w:proofErr w:type="spellStart"/>
      <w:r w:rsidRPr="009F2C84">
        <w:t>Doloreptium</w:t>
      </w:r>
      <w:proofErr w:type="spellEnd"/>
      <w:r w:rsidRPr="009F2C84">
        <w:t xml:space="preserve"> </w:t>
      </w:r>
      <w:proofErr w:type="spellStart"/>
      <w:r w:rsidRPr="009F2C84">
        <w:t>dic</w:t>
      </w:r>
      <w:proofErr w:type="spellEnd"/>
      <w:r w:rsidRPr="009F2C84">
        <w:t xml:space="preserve"> </w:t>
      </w:r>
      <w:proofErr w:type="spellStart"/>
      <w:r w:rsidRPr="009F2C84">
        <w:t>temquo</w:t>
      </w:r>
      <w:proofErr w:type="spellEnd"/>
      <w:r w:rsidRPr="009F2C84">
        <w:t xml:space="preserve"> qui </w:t>
      </w:r>
      <w:proofErr w:type="spellStart"/>
      <w:r w:rsidRPr="009F2C84">
        <w:t>voluptate</w:t>
      </w:r>
      <w:proofErr w:type="spellEnd"/>
      <w:r w:rsidRPr="009F2C84">
        <w:t xml:space="preserve"> </w:t>
      </w:r>
      <w:proofErr w:type="spellStart"/>
      <w:r w:rsidRPr="009F2C84">
        <w:t>dellabo</w:t>
      </w:r>
      <w:proofErr w:type="spellEnd"/>
      <w:r w:rsidRPr="009F2C84">
        <w:t xml:space="preserve">. </w:t>
      </w:r>
      <w:proofErr w:type="spellStart"/>
      <w:r w:rsidRPr="009F2C84">
        <w:t>Ut</w:t>
      </w:r>
      <w:proofErr w:type="spellEnd"/>
      <w:r w:rsidRPr="009F2C84">
        <w:t xml:space="preserve"> </w:t>
      </w:r>
      <w:proofErr w:type="spellStart"/>
      <w:r w:rsidRPr="009F2C84">
        <w:t>labo</w:t>
      </w:r>
      <w:proofErr w:type="spellEnd"/>
      <w:r w:rsidRPr="009F2C84">
        <w:t xml:space="preserve">. </w:t>
      </w:r>
      <w:proofErr w:type="gramStart"/>
      <w:r w:rsidRPr="009F2C84">
        <w:t>Et</w:t>
      </w:r>
      <w:proofErr w:type="gramEnd"/>
      <w:r w:rsidRPr="009F2C84">
        <w:t xml:space="preserve"> </w:t>
      </w:r>
      <w:proofErr w:type="spellStart"/>
      <w:r w:rsidRPr="009F2C84">
        <w:t>pel</w:t>
      </w:r>
      <w:proofErr w:type="spellEnd"/>
      <w:r w:rsidRPr="009F2C84">
        <w:t xml:space="preserve"> maxim </w:t>
      </w:r>
      <w:proofErr w:type="spellStart"/>
      <w:r w:rsidRPr="009F2C84">
        <w:t>resed</w:t>
      </w:r>
      <w:proofErr w:type="spellEnd"/>
      <w:r w:rsidRPr="009F2C84">
        <w:t xml:space="preserve"> </w:t>
      </w:r>
      <w:proofErr w:type="spellStart"/>
      <w:r w:rsidRPr="009F2C84">
        <w:t>molore</w:t>
      </w:r>
      <w:proofErr w:type="spellEnd"/>
      <w:r w:rsidRPr="009F2C84">
        <w:t xml:space="preserve"> nit </w:t>
      </w:r>
      <w:proofErr w:type="spellStart"/>
      <w:r w:rsidRPr="009F2C84">
        <w:t>andios</w:t>
      </w:r>
      <w:proofErr w:type="spellEnd"/>
      <w:r w:rsidRPr="009F2C84">
        <w:t xml:space="preserve"> </w:t>
      </w:r>
      <w:proofErr w:type="spellStart"/>
      <w:r w:rsidRPr="009F2C84">
        <w:t>volorumenis</w:t>
      </w:r>
      <w:proofErr w:type="spellEnd"/>
      <w:r w:rsidRPr="009F2C84">
        <w:t xml:space="preserve"> </w:t>
      </w:r>
      <w:proofErr w:type="spellStart"/>
      <w:r w:rsidRPr="009F2C84">
        <w:t>eum</w:t>
      </w:r>
      <w:proofErr w:type="spellEnd"/>
      <w:r w:rsidRPr="009F2C84">
        <w:t xml:space="preserve"> </w:t>
      </w:r>
      <w:proofErr w:type="spellStart"/>
      <w:r w:rsidRPr="009F2C84">
        <w:t>enihiti</w:t>
      </w:r>
      <w:proofErr w:type="spellEnd"/>
      <w:r w:rsidRPr="009F2C84">
        <w:t xml:space="preserve"> </w:t>
      </w:r>
      <w:proofErr w:type="spellStart"/>
      <w:r w:rsidRPr="009F2C84">
        <w:t>nciasim</w:t>
      </w:r>
      <w:proofErr w:type="spellEnd"/>
      <w:r w:rsidRPr="009F2C84">
        <w:t xml:space="preserve"> </w:t>
      </w:r>
      <w:proofErr w:type="spellStart"/>
      <w:r w:rsidRPr="009F2C84">
        <w:t>olorepeles</w:t>
      </w:r>
      <w:proofErr w:type="spellEnd"/>
      <w:r w:rsidRPr="009F2C84">
        <w:t xml:space="preserve"> </w:t>
      </w:r>
      <w:proofErr w:type="spellStart"/>
      <w:r w:rsidRPr="009F2C84">
        <w:t>ea</w:t>
      </w:r>
      <w:proofErr w:type="spellEnd"/>
      <w:r w:rsidRPr="009F2C84">
        <w:t xml:space="preserve"> </w:t>
      </w:r>
      <w:proofErr w:type="spellStart"/>
      <w:r w:rsidRPr="009F2C84">
        <w:t>aut</w:t>
      </w:r>
      <w:proofErr w:type="spellEnd"/>
      <w:r w:rsidRPr="009F2C84">
        <w:t xml:space="preserve"> </w:t>
      </w:r>
      <w:proofErr w:type="spellStart"/>
      <w:r w:rsidRPr="009F2C84">
        <w:t>maximolupta</w:t>
      </w:r>
      <w:proofErr w:type="spellEnd"/>
      <w:r w:rsidRPr="009F2C84">
        <w:t xml:space="preserve"> </w:t>
      </w:r>
      <w:proofErr w:type="spellStart"/>
      <w:r w:rsidRPr="009F2C84">
        <w:t>vendae</w:t>
      </w:r>
      <w:proofErr w:type="spellEnd"/>
      <w:r w:rsidRPr="009F2C84">
        <w:t xml:space="preserve"> </w:t>
      </w:r>
      <w:proofErr w:type="spellStart"/>
      <w:r w:rsidRPr="009F2C84">
        <w:t>sundites</w:t>
      </w:r>
      <w:proofErr w:type="spellEnd"/>
      <w:r w:rsidRPr="009F2C84">
        <w:t xml:space="preserve"> </w:t>
      </w:r>
      <w:proofErr w:type="spellStart"/>
      <w:r w:rsidRPr="009F2C84">
        <w:t>dolecaborem</w:t>
      </w:r>
      <w:proofErr w:type="spellEnd"/>
      <w:r w:rsidRPr="009F2C84">
        <w:t xml:space="preserve"> </w:t>
      </w:r>
      <w:proofErr w:type="spellStart"/>
      <w:r w:rsidRPr="009F2C84">
        <w:t>ni</w:t>
      </w:r>
      <w:proofErr w:type="spellEnd"/>
      <w:r w:rsidRPr="009F2C84">
        <w:t xml:space="preserve"> </w:t>
      </w:r>
      <w:proofErr w:type="spellStart"/>
      <w:r w:rsidRPr="009F2C84">
        <w:t>nonseque</w:t>
      </w:r>
      <w:proofErr w:type="spellEnd"/>
      <w:r w:rsidRPr="009F2C84">
        <w:t xml:space="preserve"> </w:t>
      </w:r>
      <w:proofErr w:type="spellStart"/>
      <w:r w:rsidRPr="009F2C84">
        <w:t>poreri</w:t>
      </w:r>
      <w:proofErr w:type="spellEnd"/>
      <w:r w:rsidRPr="009F2C84">
        <w:t xml:space="preserve"> </w:t>
      </w:r>
      <w:proofErr w:type="spellStart"/>
      <w:r w:rsidRPr="009F2C84">
        <w:t>dolora</w:t>
      </w:r>
      <w:proofErr w:type="spellEnd"/>
      <w:r w:rsidRPr="009F2C84">
        <w:t xml:space="preserve"> </w:t>
      </w:r>
      <w:proofErr w:type="spellStart"/>
      <w:r w:rsidRPr="009F2C84">
        <w:t>plati</w:t>
      </w:r>
      <w:proofErr w:type="spellEnd"/>
      <w:r w:rsidRPr="009F2C84">
        <w:t xml:space="preserve"> quid </w:t>
      </w:r>
      <w:proofErr w:type="spellStart"/>
      <w:r w:rsidRPr="009F2C84">
        <w:t>ut</w:t>
      </w:r>
      <w:proofErr w:type="spellEnd"/>
      <w:r w:rsidRPr="009F2C84">
        <w:t xml:space="preserve"> lab </w:t>
      </w:r>
      <w:proofErr w:type="spellStart"/>
      <w:r w:rsidRPr="009F2C84">
        <w:t>iuscia</w:t>
      </w:r>
      <w:proofErr w:type="spellEnd"/>
      <w:r w:rsidRPr="009F2C84">
        <w:t xml:space="preserve"> </w:t>
      </w:r>
      <w:proofErr w:type="spellStart"/>
      <w:r w:rsidRPr="009F2C84">
        <w:t>volorio</w:t>
      </w:r>
      <w:proofErr w:type="spellEnd"/>
      <w:r w:rsidRPr="009F2C84">
        <w:t xml:space="preserve"> </w:t>
      </w:r>
      <w:proofErr w:type="spellStart"/>
      <w:r w:rsidRPr="009F2C84">
        <w:t>rporemp</w:t>
      </w:r>
      <w:proofErr w:type="spellEnd"/>
      <w:r w:rsidRPr="009F2C84">
        <w:t xml:space="preserve"> </w:t>
      </w:r>
      <w:proofErr w:type="spellStart"/>
      <w:r w:rsidRPr="009F2C84">
        <w:t>edisitatis</w:t>
      </w:r>
      <w:proofErr w:type="spellEnd"/>
      <w:r w:rsidRPr="009F2C84">
        <w:t xml:space="preserve"> </w:t>
      </w:r>
      <w:proofErr w:type="spellStart"/>
      <w:r w:rsidRPr="009F2C84">
        <w:t>sed</w:t>
      </w:r>
      <w:proofErr w:type="spellEnd"/>
      <w:r w:rsidRPr="009F2C84">
        <w:t xml:space="preserve"> </w:t>
      </w:r>
      <w:proofErr w:type="spellStart"/>
      <w:r w:rsidRPr="009F2C84">
        <w:t>quis</w:t>
      </w:r>
      <w:proofErr w:type="spellEnd"/>
      <w:r w:rsidRPr="009F2C84">
        <w:t xml:space="preserve"> </w:t>
      </w:r>
      <w:proofErr w:type="spellStart"/>
      <w:r w:rsidRPr="009F2C84">
        <w:t>aut</w:t>
      </w:r>
      <w:proofErr w:type="spellEnd"/>
      <w:r w:rsidRPr="009F2C84">
        <w:t xml:space="preserve"> </w:t>
      </w:r>
      <w:proofErr w:type="spellStart"/>
      <w:r w:rsidRPr="009F2C84">
        <w:t>explit</w:t>
      </w:r>
      <w:proofErr w:type="spellEnd"/>
      <w:r w:rsidRPr="009F2C84">
        <w:t xml:space="preserve">, to </w:t>
      </w:r>
      <w:proofErr w:type="spellStart"/>
      <w:r w:rsidRPr="009F2C84">
        <w:t>cuptas</w:t>
      </w:r>
      <w:proofErr w:type="spellEnd"/>
      <w:r w:rsidRPr="009F2C84">
        <w:t xml:space="preserve"> </w:t>
      </w:r>
      <w:proofErr w:type="spellStart"/>
      <w:r w:rsidRPr="009F2C84">
        <w:t>sendae</w:t>
      </w:r>
      <w:proofErr w:type="spellEnd"/>
      <w:r w:rsidRPr="009F2C84">
        <w:t xml:space="preserve"> </w:t>
      </w:r>
      <w:proofErr w:type="spellStart"/>
      <w:r w:rsidRPr="009F2C84">
        <w:t>volor</w:t>
      </w:r>
      <w:proofErr w:type="spellEnd"/>
      <w:r w:rsidRPr="009F2C84">
        <w:t xml:space="preserve"> </w:t>
      </w:r>
      <w:proofErr w:type="spellStart"/>
      <w:r w:rsidRPr="009F2C84">
        <w:t>ad</w:t>
      </w:r>
      <w:proofErr w:type="spellEnd"/>
      <w:r w:rsidRPr="009F2C84">
        <w:t xml:space="preserve"> </w:t>
      </w:r>
      <w:proofErr w:type="spellStart"/>
      <w:r w:rsidRPr="009F2C84">
        <w:t>moloreium</w:t>
      </w:r>
      <w:proofErr w:type="spellEnd"/>
      <w:r w:rsidRPr="009F2C84">
        <w:t xml:space="preserve"> </w:t>
      </w:r>
      <w:proofErr w:type="spellStart"/>
      <w:r w:rsidRPr="009F2C84">
        <w:t>dollat</w:t>
      </w:r>
      <w:proofErr w:type="spellEnd"/>
      <w:r w:rsidRPr="009F2C84">
        <w:t xml:space="preserve"> </w:t>
      </w:r>
      <w:proofErr w:type="spellStart"/>
      <w:r w:rsidRPr="009F2C84">
        <w:t>lande</w:t>
      </w:r>
      <w:proofErr w:type="spellEnd"/>
      <w:r w:rsidRPr="009F2C84">
        <w:t xml:space="preserve"> </w:t>
      </w:r>
      <w:proofErr w:type="spellStart"/>
      <w:r w:rsidRPr="009F2C84">
        <w:t>iduci</w:t>
      </w:r>
      <w:proofErr w:type="spellEnd"/>
      <w:r w:rsidRPr="009F2C84">
        <w:t xml:space="preserve"> </w:t>
      </w:r>
      <w:proofErr w:type="spellStart"/>
      <w:r w:rsidRPr="009F2C84">
        <w:t>dolupta</w:t>
      </w:r>
      <w:proofErr w:type="spellEnd"/>
      <w:r w:rsidRPr="009F2C84">
        <w:t xml:space="preserve"> </w:t>
      </w:r>
      <w:proofErr w:type="spellStart"/>
      <w:r w:rsidRPr="009F2C84">
        <w:t>eribus</w:t>
      </w:r>
      <w:proofErr w:type="spellEnd"/>
      <w:r w:rsidRPr="009F2C84">
        <w:t xml:space="preserve"> </w:t>
      </w:r>
      <w:proofErr w:type="spellStart"/>
      <w:r w:rsidRPr="009F2C84">
        <w:t>etur</w:t>
      </w:r>
      <w:proofErr w:type="spellEnd"/>
      <w:r w:rsidRPr="009F2C84">
        <w:t xml:space="preserve">, </w:t>
      </w:r>
      <w:proofErr w:type="spellStart"/>
      <w:r w:rsidRPr="009F2C84">
        <w:t>sintem</w:t>
      </w:r>
      <w:proofErr w:type="spellEnd"/>
      <w:r w:rsidRPr="009F2C84">
        <w:t xml:space="preserve"> quae </w:t>
      </w:r>
      <w:proofErr w:type="spellStart"/>
      <w:r w:rsidRPr="009F2C84">
        <w:t>videbit</w:t>
      </w:r>
      <w:proofErr w:type="spellEnd"/>
      <w:r w:rsidRPr="009F2C84">
        <w:t xml:space="preserve"> </w:t>
      </w:r>
      <w:proofErr w:type="spellStart"/>
      <w:r w:rsidRPr="009F2C84">
        <w:t>estiore</w:t>
      </w:r>
      <w:proofErr w:type="spellEnd"/>
      <w:r w:rsidRPr="009F2C84">
        <w:t xml:space="preserve"> </w:t>
      </w:r>
      <w:proofErr w:type="spellStart"/>
      <w:r w:rsidRPr="009F2C84">
        <w:t>ommosapel</w:t>
      </w:r>
      <w:proofErr w:type="spellEnd"/>
      <w:r w:rsidRPr="009F2C84">
        <w:t xml:space="preserve"> </w:t>
      </w:r>
      <w:proofErr w:type="spellStart"/>
      <w:r w:rsidRPr="009F2C84">
        <w:t>ea</w:t>
      </w:r>
      <w:proofErr w:type="spellEnd"/>
      <w:r w:rsidRPr="009F2C84">
        <w:t xml:space="preserve"> </w:t>
      </w:r>
      <w:proofErr w:type="spellStart"/>
      <w:r w:rsidRPr="009F2C84">
        <w:t>delia</w:t>
      </w:r>
      <w:proofErr w:type="spellEnd"/>
      <w:r w:rsidRPr="009F2C84">
        <w:t xml:space="preserve"> </w:t>
      </w:r>
      <w:proofErr w:type="spellStart"/>
      <w:r w:rsidRPr="009F2C84">
        <w:t>volesciustio</w:t>
      </w:r>
      <w:proofErr w:type="spellEnd"/>
      <w:r w:rsidRPr="009F2C84">
        <w:t xml:space="preserve"> </w:t>
      </w:r>
      <w:proofErr w:type="spellStart"/>
      <w:r w:rsidRPr="009F2C84">
        <w:t>quiam</w:t>
      </w:r>
      <w:proofErr w:type="spellEnd"/>
      <w:r w:rsidRPr="009F2C84">
        <w:t xml:space="preserve">, sit </w:t>
      </w:r>
      <w:proofErr w:type="spellStart"/>
      <w:r w:rsidRPr="009F2C84">
        <w:t>evero</w:t>
      </w:r>
      <w:proofErr w:type="spellEnd"/>
      <w:r w:rsidRPr="009F2C84">
        <w:t xml:space="preserve"> </w:t>
      </w:r>
      <w:proofErr w:type="spellStart"/>
      <w:r w:rsidRPr="009F2C84">
        <w:t>blabore</w:t>
      </w:r>
      <w:proofErr w:type="spellEnd"/>
      <w:r w:rsidRPr="009F2C84">
        <w:t> </w:t>
      </w:r>
    </w:p>
    <w:p w14:paraId="31CFA098" w14:textId="77777777" w:rsidR="00B37E77" w:rsidRDefault="00B37E77" w:rsidP="00B37E77">
      <w:pPr>
        <w:pStyle w:val="ITEABodyText"/>
        <w:rPr>
          <w:lang w:eastAsia="en-US"/>
        </w:rPr>
      </w:pPr>
    </w:p>
    <w:p w14:paraId="0C5416B8" w14:textId="77777777" w:rsidR="005064D6" w:rsidRDefault="005064D6" w:rsidP="005064D6">
      <w:pPr>
        <w:pStyle w:val="ITEABodyText"/>
        <w:ind w:left="450" w:hanging="450"/>
        <w:rPr>
          <w:lang w:eastAsia="en-US"/>
        </w:rPr>
      </w:pPr>
    </w:p>
    <w:p w14:paraId="10F83676" w14:textId="7DEB921D" w:rsidR="005064D6" w:rsidRDefault="005064D6" w:rsidP="005064D6">
      <w:pPr>
        <w:pStyle w:val="ITEABodyText"/>
        <w:ind w:left="450" w:hanging="450"/>
        <w:rPr>
          <w:lang w:eastAsia="en-US"/>
        </w:rPr>
      </w:pPr>
    </w:p>
    <w:sectPr w:rsidR="005064D6"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AEA096" w14:textId="77777777" w:rsidR="00BF48E1" w:rsidRDefault="00BF48E1" w:rsidP="00963638">
      <w:r>
        <w:separator/>
      </w:r>
    </w:p>
  </w:endnote>
  <w:endnote w:type="continuationSeparator" w:id="0">
    <w:p w14:paraId="48316719" w14:textId="77777777" w:rsidR="00BF48E1" w:rsidRDefault="00BF48E1"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B50122" w:rsidRPr="007F744A" w14:paraId="512F458B" w14:textId="77777777" w:rsidTr="00BF5F63">
      <w:trPr>
        <w:trHeight w:val="340"/>
      </w:trPr>
      <w:tc>
        <w:tcPr>
          <w:tcW w:w="1809" w:type="dxa"/>
          <w:shd w:val="clear" w:color="auto" w:fill="auto"/>
        </w:tcPr>
        <w:p w14:paraId="08C30A8D" w14:textId="77777777" w:rsidR="00B50122" w:rsidRPr="00CA166C" w:rsidRDefault="00B50122"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9879AB">
            <w:rPr>
              <w:rStyle w:val="PageNumber"/>
              <w:rFonts w:cs="Arial"/>
              <w:noProof/>
              <w:szCs w:val="20"/>
            </w:rPr>
            <w:t>16</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9879AB">
            <w:rPr>
              <w:rStyle w:val="PageNumber"/>
              <w:rFonts w:cs="Arial"/>
              <w:b/>
              <w:noProof/>
              <w:szCs w:val="20"/>
            </w:rPr>
            <w:t>19</w:t>
          </w:r>
          <w:r w:rsidRPr="00CF6CCA">
            <w:rPr>
              <w:rStyle w:val="PageNumber"/>
              <w:rFonts w:cs="Arial"/>
              <w:szCs w:val="20"/>
            </w:rPr>
            <w:fldChar w:fldCharType="end"/>
          </w:r>
        </w:p>
      </w:tc>
      <w:tc>
        <w:tcPr>
          <w:tcW w:w="7477" w:type="dxa"/>
          <w:shd w:val="clear" w:color="auto" w:fill="auto"/>
        </w:tcPr>
        <w:p w14:paraId="3D78750D" w14:textId="57CEF7F5" w:rsidR="00B50122" w:rsidRPr="00CA166C" w:rsidRDefault="00B50122"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B50122" w:rsidRPr="007F744A" w:rsidRDefault="00B50122"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B50122" w:rsidRDefault="00B50122"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0FAE6" w14:textId="77777777" w:rsidR="00BF48E1" w:rsidRDefault="00BF48E1" w:rsidP="00963638">
      <w:r>
        <w:separator/>
      </w:r>
    </w:p>
  </w:footnote>
  <w:footnote w:type="continuationSeparator" w:id="0">
    <w:p w14:paraId="341C7557" w14:textId="77777777" w:rsidR="00BF48E1" w:rsidRDefault="00BF48E1"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B50122" w:rsidRPr="00F14F6F" w:rsidRDefault="00B50122" w:rsidP="00CA166C">
        <w:pPr>
          <w:pStyle w:val="Header"/>
          <w:jc w:val="right"/>
          <w:rPr>
            <w:sz w:val="12"/>
            <w:szCs w:val="12"/>
          </w:rPr>
        </w:pPr>
        <w:r>
          <w:fldChar w:fldCharType="begin"/>
        </w:r>
        <w:r>
          <w:instrText xml:space="preserve"> PAGE   \* MERGEFORMAT </w:instrText>
        </w:r>
        <w:r>
          <w:fldChar w:fldCharType="separate"/>
        </w:r>
        <w:r w:rsidR="009879AB">
          <w:rPr>
            <w:noProof/>
          </w:rPr>
          <w:t>16</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B50122" w:rsidRPr="00F14F6F" w:rsidRDefault="00B50122" w:rsidP="00F14F6F">
    <w:pPr>
      <w:pStyle w:val="Header"/>
      <w:spacing w:before="120" w:after="120"/>
      <w:jc w:val="right"/>
      <w:rPr>
        <w:sz w:val="12"/>
        <w:szCs w:val="12"/>
      </w:rPr>
    </w:pPr>
  </w:p>
  <w:p w14:paraId="3A94CAA6" w14:textId="72E61056" w:rsidR="00B50122" w:rsidRPr="00ED1AF8" w:rsidRDefault="00B50122"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B50122" w:rsidRPr="00ED1AF8" w:rsidRDefault="00B50122"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B50122" w:rsidRDefault="00B50122"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751E"/>
    <w:rsid w:val="00CD03C7"/>
    <w:rsid w:val="00CD2CFB"/>
    <w:rsid w:val="00CD49D6"/>
    <w:rsid w:val="00CD50D0"/>
    <w:rsid w:val="00CD5CAB"/>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2047482627">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155463574">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1106341840">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26493952">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sChild>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4CC31FB2-1C66-4A08-A344-7CBEE025A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113</TotalTime>
  <Pages>19</Pages>
  <Words>10148</Words>
  <Characters>57848</Characters>
  <Application>Microsoft Office Word</Application>
  <DocSecurity>0</DocSecurity>
  <Lines>482</Lines>
  <Paragraphs>135</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67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122</cp:revision>
  <cp:lastPrinted>2015-04-20T10:56:00Z</cp:lastPrinted>
  <dcterms:created xsi:type="dcterms:W3CDTF">2015-04-20T09:59:00Z</dcterms:created>
  <dcterms:modified xsi:type="dcterms:W3CDTF">2015-07-3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